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3191E" w:rsidRPr="00B41F95" w:rsidRDefault="0093191E" w:rsidP="0093191E">
      <w:pPr>
        <w:pStyle w:val="Title"/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agri pillars focus</w:t>
      </w:r>
    </w:p>
    <w:p w:rsidR="0093191E" w:rsidRPr="00B41F95" w:rsidRDefault="0093191E" w:rsidP="0093191E">
      <w:pPr>
        <w:pStyle w:val="Title"/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for: agri</w:t>
      </w:r>
      <w:r w:rsidR="008E40D1">
        <w:rPr>
          <w:rFonts w:ascii="Times New Roman" w:hAnsi="Times New Roman" w:cs="Times New Roman"/>
          <w:sz w:val="24"/>
          <w:szCs w:val="24"/>
        </w:rPr>
        <w:t>cultural</w:t>
      </w:r>
      <w:r w:rsidR="00205142">
        <w:rPr>
          <w:rFonts w:ascii="Times New Roman" w:hAnsi="Times New Roman" w:cs="Times New Roman"/>
          <w:sz w:val="24"/>
          <w:szCs w:val="24"/>
        </w:rPr>
        <w:t xml:space="preserve"> market</w:t>
      </w:r>
      <w:r w:rsidRPr="00B41F95">
        <w:rPr>
          <w:rFonts w:ascii="Times New Roman" w:hAnsi="Times New Roman" w:cs="Times New Roman"/>
          <w:sz w:val="24"/>
          <w:szCs w:val="24"/>
        </w:rPr>
        <w:t xml:space="preserve"> purpose</w:t>
      </w:r>
      <w:r w:rsidRPr="00B41F95">
        <w:rPr>
          <w:rFonts w:ascii="Times New Roman" w:hAnsi="Times New Roman" w:cs="Times New Roman"/>
          <w:sz w:val="24"/>
          <w:szCs w:val="24"/>
        </w:rPr>
        <w:br/>
        <w:t>Project Scope</w:t>
      </w:r>
    </w:p>
    <w:sdt>
      <w:sdtPr>
        <w:rPr>
          <w:rFonts w:ascii="Times New Roman" w:hAnsi="Times New Roman" w:cs="Times New Roman"/>
          <w:szCs w:val="24"/>
        </w:rPr>
        <w:id w:val="216403978"/>
        <w:placeholder>
          <w:docPart w:val="3C89CC344BB145AF9AC5A6141B0B96FC"/>
        </w:placeholder>
        <w:date w:fullDate="2016-02-08T00:00:00Z">
          <w:dateFormat w:val="MMMM d, yyyy"/>
          <w:lid w:val="en-US"/>
          <w:storeMappedDataAs w:val="dateTime"/>
          <w:calendar w:val="gregorian"/>
        </w:date>
      </w:sdtPr>
      <w:sdtEndPr/>
      <w:sdtContent>
        <w:p w:rsidR="0093191E" w:rsidRPr="00B41F95" w:rsidRDefault="008E40D1" w:rsidP="0093191E">
          <w:pPr>
            <w:pStyle w:val="Subtitle"/>
            <w:rPr>
              <w:rFonts w:ascii="Times New Roman" w:hAnsi="Times New Roman" w:cs="Times New Roman"/>
              <w:szCs w:val="24"/>
            </w:rPr>
          </w:pPr>
          <w:r>
            <w:rPr>
              <w:rFonts w:ascii="Times New Roman" w:hAnsi="Times New Roman" w:cs="Times New Roman"/>
              <w:szCs w:val="24"/>
            </w:rPr>
            <w:t>February 8, 2016</w:t>
          </w:r>
        </w:p>
      </w:sdtContent>
    </w:sdt>
    <w:p w:rsidR="0093191E" w:rsidRPr="00B41F95" w:rsidRDefault="0093191E" w:rsidP="0093191E">
      <w:pPr>
        <w:pStyle w:val="Heading1"/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Overview</w:t>
      </w:r>
    </w:p>
    <w:p w:rsidR="0093191E" w:rsidRPr="00B41F95" w:rsidRDefault="0093191E" w:rsidP="0093191E">
      <w:pPr>
        <w:pStyle w:val="Heading2"/>
        <w:rPr>
          <w:rFonts w:ascii="Times New Roman" w:hAnsi="Times New Roman" w:cs="Times New Roman"/>
          <w:szCs w:val="24"/>
        </w:rPr>
      </w:pPr>
      <w:r w:rsidRPr="00B41F95">
        <w:rPr>
          <w:rFonts w:ascii="Times New Roman" w:hAnsi="Times New Roman" w:cs="Times New Roman"/>
          <w:szCs w:val="24"/>
        </w:rPr>
        <w:t>Project Background and Description</w:t>
      </w:r>
    </w:p>
    <w:p w:rsidR="0093191E" w:rsidRPr="00B41F95" w:rsidRDefault="0093191E" w:rsidP="0093191E">
      <w:pPr>
        <w:rPr>
          <w:rFonts w:ascii="Times New Roman" w:hAnsi="Times New Roman" w:cs="Times New Roman"/>
          <w:sz w:val="24"/>
          <w:szCs w:val="24"/>
        </w:rPr>
      </w:pPr>
    </w:p>
    <w:p w:rsidR="0093191E" w:rsidRPr="00B41F95" w:rsidRDefault="0093191E" w:rsidP="0093191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 xml:space="preserve">Agriculture is one of the pillars in any growing economy. Nearly everyone depends on agricultural products in a daily basis. Out of this, it is evident that there is a farmer somewhere carrying out agricultural activities in order to earn a living. A lot of people don’t like to be associated with agriculture, reason being it has no good returns financially. Due to this reasoning, a lot has not yet being explored in this sector. There has being a gap between the farmer and the market. Farmers get worried how to find the right market for their produce and also are not aware of tools/equipment in the market to boost their daily farming activities. Many have the capability to produce several products but due to lack of ready market, they end up doing less. </w:t>
      </w:r>
    </w:p>
    <w:p w:rsidR="0093191E" w:rsidRPr="00B41F95" w:rsidRDefault="0093191E" w:rsidP="0093191E">
      <w:p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On the other hand, there is a trader (“market”) who requires a certain agricultural product but in vain because he/she can’t get any farmer to supply that. This means there is information barrier between the farmers and the market side.</w:t>
      </w:r>
      <w:r w:rsidRPr="00B41F95">
        <w:rPr>
          <w:rStyle w:val="citation-context-text"/>
          <w:rFonts w:ascii="Times New Roman" w:hAnsi="Times New Roman" w:cs="Times New Roman"/>
          <w:sz w:val="24"/>
          <w:szCs w:val="24"/>
        </w:rPr>
        <w:t xml:space="preserve"> </w:t>
      </w:r>
      <w:r w:rsidRPr="00B41F95">
        <w:rPr>
          <w:rStyle w:val="citation-context-text"/>
          <w:rFonts w:ascii="Times New Roman" w:hAnsi="Times New Roman" w:cs="Times New Roman"/>
          <w:sz w:val="24"/>
          <w:szCs w:val="24"/>
        </w:rPr>
        <w:fldChar w:fldCharType="begin" w:fldLock="1"/>
      </w:r>
      <w:r w:rsidRPr="00B41F95">
        <w:rPr>
          <w:rStyle w:val="citation-context-text"/>
          <w:rFonts w:ascii="Times New Roman" w:hAnsi="Times New Roman" w:cs="Times New Roman"/>
          <w:sz w:val="24"/>
          <w:szCs w:val="24"/>
        </w:rPr>
        <w:instrText>ADDIN CSL_CITATION { "citationItems" : [ { "id" : "ITEM-1", "itemData" : { "URL" : "https://books.google.co.ke/books?hl=en&amp;lr=&amp;id=UmquBAAAQBAJ&amp;oi=fnd&amp;pg=PP1&amp;dq=agricultural+product+markets&amp;ots=wmoBKTI99Q&amp;sig=Hvyrx62Jm_1WuqVcAlbsspLIzH0&amp;redir_esc=y#v=onepage&amp;q=agricultural product markets&amp;f=false", "accessed" : { "date-parts" : [ [ "2017", "10", "2" ] ] }, "id" : "ITEM-1", "issued" : { "date-parts" : [ [ "0" ] ] }, "title" : "The Geography of Agriculture in Developed Market Economies - I.R. Bowler - Google Books", "type" : "webpage" }, "uris" : [ "http://www.mendeley.com/documents/?uuid=a42ef771-29aa-3866-b8dd-00cdbbe72f14" ] } ], "mendeley" : { "formattedCitation" : "(\u201cThe Geography of Agriculture in Developed Market Economies - I.R. Bowler - Google Books,\u201d n.d.)", "plainTextFormattedCitation" : "(\u201cThe Geography of Agriculture in Developed Market Economies - I.R. Bowler - Google Books,\u201d n.d.)", "previouslyFormattedCitation" : "(\u201cThe Geography of Agriculture in Developed Market Economies - I.R. Bowler - Google Books,\u201d n.d.)" }, "properties" : { "noteIndex" : 0 }, "schema" : "https://github.com/citation-style-language/schema/raw/master/csl-citation.json" }</w:instrText>
      </w:r>
      <w:r w:rsidRPr="00B41F95">
        <w:rPr>
          <w:rStyle w:val="citation-context-text"/>
          <w:rFonts w:ascii="Times New Roman" w:hAnsi="Times New Roman" w:cs="Times New Roman"/>
          <w:sz w:val="24"/>
          <w:szCs w:val="24"/>
        </w:rPr>
        <w:fldChar w:fldCharType="separate"/>
      </w:r>
      <w:r w:rsidRPr="00B41F95">
        <w:rPr>
          <w:rStyle w:val="citation-context-text"/>
          <w:rFonts w:ascii="Times New Roman" w:hAnsi="Times New Roman" w:cs="Times New Roman"/>
          <w:noProof/>
          <w:sz w:val="24"/>
          <w:szCs w:val="24"/>
        </w:rPr>
        <w:t>(“The Geography of Agriculture in Developed Market Economies - I.R. Bowler - Google Books,” n.d.)</w:t>
      </w:r>
      <w:r w:rsidRPr="00B41F95">
        <w:rPr>
          <w:rStyle w:val="citation-context-text"/>
          <w:rFonts w:ascii="Times New Roman" w:hAnsi="Times New Roman" w:cs="Times New Roman"/>
          <w:sz w:val="24"/>
          <w:szCs w:val="24"/>
        </w:rPr>
        <w:fldChar w:fldCharType="end"/>
      </w:r>
      <w:r w:rsidRPr="00B41F9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3191E" w:rsidRPr="00B41F95" w:rsidRDefault="0093191E" w:rsidP="0093191E">
      <w:p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 xml:space="preserve">Due to this, there is a need to come up with a system to ease communication to the </w:t>
      </w:r>
      <w:r w:rsidR="0072121D" w:rsidRPr="00B41F95">
        <w:rPr>
          <w:rFonts w:ascii="Times New Roman" w:hAnsi="Times New Roman" w:cs="Times New Roman"/>
          <w:sz w:val="24"/>
          <w:szCs w:val="24"/>
        </w:rPr>
        <w:t>affected agricultural based parties.</w:t>
      </w:r>
      <w:r w:rsidR="007E2E5B" w:rsidRPr="00B41F95">
        <w:rPr>
          <w:rFonts w:ascii="Times New Roman" w:hAnsi="Times New Roman" w:cs="Times New Roman"/>
          <w:sz w:val="24"/>
          <w:szCs w:val="24"/>
        </w:rPr>
        <w:t xml:space="preserve"> The system will help in the following;</w:t>
      </w:r>
    </w:p>
    <w:p w:rsidR="007E2E5B" w:rsidRPr="00B41F95" w:rsidRDefault="007E2E5B" w:rsidP="007E2E5B">
      <w:pPr>
        <w:pStyle w:val="ListParagraph"/>
        <w:numPr>
          <w:ilvl w:val="0"/>
          <w:numId w:val="12"/>
        </w:num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 xml:space="preserve">Easy advertisement of agricultural produce/ agricultural tools and </w:t>
      </w:r>
      <w:r w:rsidR="00092E31" w:rsidRPr="00B41F95">
        <w:rPr>
          <w:rFonts w:ascii="Times New Roman" w:hAnsi="Times New Roman" w:cs="Times New Roman"/>
          <w:sz w:val="24"/>
          <w:szCs w:val="24"/>
        </w:rPr>
        <w:t>equipment.</w:t>
      </w:r>
    </w:p>
    <w:p w:rsidR="007E2E5B" w:rsidRPr="00B41F95" w:rsidRDefault="007E2E5B" w:rsidP="007E2E5B">
      <w:pPr>
        <w:pStyle w:val="ListParagraph"/>
        <w:numPr>
          <w:ilvl w:val="0"/>
          <w:numId w:val="12"/>
        </w:num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Reduce the travelling costs in finding of agricultural market</w:t>
      </w:r>
      <w:r w:rsidR="00092E31" w:rsidRPr="00B41F95">
        <w:rPr>
          <w:rFonts w:ascii="Times New Roman" w:hAnsi="Times New Roman" w:cs="Times New Roman"/>
          <w:sz w:val="24"/>
          <w:szCs w:val="24"/>
        </w:rPr>
        <w:t>.</w:t>
      </w:r>
    </w:p>
    <w:p w:rsidR="00092E31" w:rsidRPr="00B41F95" w:rsidRDefault="00092E31" w:rsidP="007E2E5B">
      <w:pPr>
        <w:pStyle w:val="ListParagraph"/>
        <w:numPr>
          <w:ilvl w:val="0"/>
          <w:numId w:val="12"/>
        </w:num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Lowering time for</w:t>
      </w:r>
      <w:r w:rsidR="008D3BF1">
        <w:rPr>
          <w:rFonts w:ascii="Times New Roman" w:hAnsi="Times New Roman" w:cs="Times New Roman"/>
          <w:sz w:val="24"/>
          <w:szCs w:val="24"/>
        </w:rPr>
        <w:t xml:space="preserve"> agricultural</w:t>
      </w:r>
      <w:r w:rsidRPr="00B41F95">
        <w:rPr>
          <w:rFonts w:ascii="Times New Roman" w:hAnsi="Times New Roman" w:cs="Times New Roman"/>
          <w:sz w:val="24"/>
          <w:szCs w:val="24"/>
        </w:rPr>
        <w:t xml:space="preserve"> market search/ product search.</w:t>
      </w:r>
    </w:p>
    <w:p w:rsidR="00092E31" w:rsidRPr="00B41F95" w:rsidRDefault="00092E31" w:rsidP="00092E31">
      <w:pPr>
        <w:pStyle w:val="ListParagraph"/>
        <w:numPr>
          <w:ilvl w:val="0"/>
          <w:numId w:val="12"/>
        </w:num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Motivation to farmers for it gives them morale to produce more products</w:t>
      </w:r>
      <w:r w:rsidR="008D3BF1">
        <w:rPr>
          <w:rFonts w:ascii="Times New Roman" w:hAnsi="Times New Roman" w:cs="Times New Roman"/>
          <w:sz w:val="24"/>
          <w:szCs w:val="24"/>
        </w:rPr>
        <w:t xml:space="preserve"> due to available market information</w:t>
      </w:r>
      <w:r w:rsidRPr="00B41F95">
        <w:rPr>
          <w:rFonts w:ascii="Times New Roman" w:hAnsi="Times New Roman" w:cs="Times New Roman"/>
          <w:sz w:val="24"/>
          <w:szCs w:val="24"/>
        </w:rPr>
        <w:t>.</w:t>
      </w:r>
    </w:p>
    <w:p w:rsidR="00092E31" w:rsidRPr="00B41F95" w:rsidRDefault="00092E31" w:rsidP="00092E31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93191E" w:rsidRPr="00B41F95" w:rsidRDefault="0093191E" w:rsidP="0093191E">
      <w:pPr>
        <w:pStyle w:val="Heading2"/>
        <w:rPr>
          <w:rFonts w:ascii="Times New Roman" w:hAnsi="Times New Roman" w:cs="Times New Roman"/>
          <w:szCs w:val="24"/>
        </w:rPr>
      </w:pPr>
      <w:r w:rsidRPr="00B41F95">
        <w:rPr>
          <w:rFonts w:ascii="Times New Roman" w:hAnsi="Times New Roman" w:cs="Times New Roman"/>
          <w:szCs w:val="24"/>
        </w:rPr>
        <w:lastRenderedPageBreak/>
        <w:t>Project Scope</w:t>
      </w:r>
    </w:p>
    <w:p w:rsidR="00715971" w:rsidRPr="00B41F95" w:rsidRDefault="00B05589" w:rsidP="00715971">
      <w:p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The system, Agri P</w:t>
      </w:r>
      <w:r w:rsidR="00F82A53" w:rsidRPr="00B41F95">
        <w:rPr>
          <w:rFonts w:ascii="Times New Roman" w:hAnsi="Times New Roman" w:cs="Times New Roman"/>
          <w:sz w:val="24"/>
          <w:szCs w:val="24"/>
        </w:rPr>
        <w:t>illars focus, will be a responsive web-based system that will be accessible over the internet</w:t>
      </w:r>
      <w:r w:rsidR="005A0F64" w:rsidRPr="00B41F95">
        <w:rPr>
          <w:rFonts w:ascii="Times New Roman" w:hAnsi="Times New Roman" w:cs="Times New Roman"/>
          <w:sz w:val="24"/>
          <w:szCs w:val="24"/>
        </w:rPr>
        <w:t>.</w:t>
      </w:r>
    </w:p>
    <w:p w:rsidR="005A0F64" w:rsidRDefault="005A0F64" w:rsidP="00715971">
      <w:p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 xml:space="preserve">The system will be accessible via web browsers when one is connected to internet. Anyone can get access to the </w:t>
      </w:r>
      <w:r w:rsidR="00134FA0" w:rsidRPr="00B41F95">
        <w:rPr>
          <w:rFonts w:ascii="Times New Roman" w:hAnsi="Times New Roman" w:cs="Times New Roman"/>
          <w:sz w:val="24"/>
          <w:szCs w:val="24"/>
        </w:rPr>
        <w:t xml:space="preserve">system </w:t>
      </w:r>
      <w:r w:rsidRPr="00B41F95">
        <w:rPr>
          <w:rFonts w:ascii="Times New Roman" w:hAnsi="Times New Roman" w:cs="Times New Roman"/>
          <w:sz w:val="24"/>
          <w:szCs w:val="24"/>
        </w:rPr>
        <w:t xml:space="preserve">but is mainly for agricultural information alone. </w:t>
      </w:r>
    </w:p>
    <w:p w:rsidR="0093191E" w:rsidRPr="00B41F95" w:rsidRDefault="0093191E" w:rsidP="0093191E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93191E" w:rsidRDefault="0093191E" w:rsidP="0093191E">
      <w:p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The functionalities that will be implemented are: -</w:t>
      </w:r>
    </w:p>
    <w:p w:rsidR="00BE44E4" w:rsidRPr="00BE44E4" w:rsidRDefault="00BE44E4" w:rsidP="00BE44E4">
      <w:pPr>
        <w:numPr>
          <w:ilvl w:val="0"/>
          <w:numId w:val="1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 w:rsidRPr="00BE44E4"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 xml:space="preserve">Main page </w:t>
      </w:r>
      <w:r w:rsidR="009614A1"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>(home)</w:t>
      </w:r>
    </w:p>
    <w:p w:rsidR="00BE44E4" w:rsidRDefault="00BE44E4" w:rsidP="009614A1">
      <w:pPr>
        <w:numPr>
          <w:ilvl w:val="2"/>
          <w:numId w:val="17"/>
        </w:numPr>
        <w:tabs>
          <w:tab w:val="clear" w:pos="2160"/>
        </w:tabs>
        <w:spacing w:before="100" w:beforeAutospacing="1" w:after="100" w:afterAutospacing="1" w:line="240" w:lineRule="auto"/>
        <w:ind w:left="1440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>Home</w:t>
      </w:r>
    </w:p>
    <w:p w:rsidR="00BE44E4" w:rsidRDefault="00BE44E4" w:rsidP="009614A1">
      <w:pPr>
        <w:numPr>
          <w:ilvl w:val="2"/>
          <w:numId w:val="17"/>
        </w:numPr>
        <w:tabs>
          <w:tab w:val="clear" w:pos="2160"/>
        </w:tabs>
        <w:spacing w:before="100" w:beforeAutospacing="1" w:after="100" w:afterAutospacing="1" w:line="240" w:lineRule="auto"/>
        <w:ind w:left="1440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>About us</w:t>
      </w:r>
    </w:p>
    <w:p w:rsidR="000E575C" w:rsidRPr="00BE44E4" w:rsidRDefault="000E575C" w:rsidP="009614A1">
      <w:pPr>
        <w:numPr>
          <w:ilvl w:val="2"/>
          <w:numId w:val="17"/>
        </w:numPr>
        <w:tabs>
          <w:tab w:val="clear" w:pos="2160"/>
        </w:tabs>
        <w:spacing w:before="100" w:beforeAutospacing="1" w:after="100" w:afterAutospacing="1" w:line="240" w:lineRule="auto"/>
        <w:ind w:left="1440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 xml:space="preserve">Market </w:t>
      </w:r>
    </w:p>
    <w:p w:rsidR="00BE44E4" w:rsidRDefault="000E575C" w:rsidP="009614A1">
      <w:pPr>
        <w:numPr>
          <w:ilvl w:val="2"/>
          <w:numId w:val="17"/>
        </w:numPr>
        <w:tabs>
          <w:tab w:val="clear" w:pos="2160"/>
        </w:tabs>
        <w:spacing w:before="100" w:beforeAutospacing="1" w:after="100" w:afterAutospacing="1" w:line="240" w:lineRule="auto"/>
        <w:ind w:left="1440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>Contact us</w:t>
      </w:r>
    </w:p>
    <w:p w:rsidR="001D7EE1" w:rsidRDefault="00F704BF" w:rsidP="001D7EE1">
      <w:pPr>
        <w:numPr>
          <w:ilvl w:val="0"/>
          <w:numId w:val="1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 xml:space="preserve">Registration </w:t>
      </w:r>
    </w:p>
    <w:p w:rsidR="001D7EE1" w:rsidRDefault="001D7EE1" w:rsidP="001D7EE1">
      <w:pPr>
        <w:pStyle w:val="ListParagraph"/>
        <w:numPr>
          <w:ilvl w:val="0"/>
          <w:numId w:val="1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>Sign up page</w:t>
      </w:r>
    </w:p>
    <w:p w:rsidR="001D7EE1" w:rsidRPr="001D7EE1" w:rsidRDefault="001D7EE1" w:rsidP="001D7EE1">
      <w:pPr>
        <w:pStyle w:val="ListParagraph"/>
        <w:numPr>
          <w:ilvl w:val="0"/>
          <w:numId w:val="1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>Sign in page</w:t>
      </w:r>
    </w:p>
    <w:p w:rsidR="00BE44E4" w:rsidRDefault="00BE44E4" w:rsidP="00BE44E4">
      <w:pPr>
        <w:numPr>
          <w:ilvl w:val="0"/>
          <w:numId w:val="1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 w:rsidRPr="00BE44E4"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 xml:space="preserve">Dashboard page </w:t>
      </w:r>
    </w:p>
    <w:p w:rsidR="00214BBF" w:rsidRPr="00BE44E4" w:rsidRDefault="00214BBF" w:rsidP="00214BBF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>Admin part:</w:t>
      </w:r>
    </w:p>
    <w:p w:rsidR="00E27F2D" w:rsidRDefault="00E27F2D" w:rsidP="009614A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min dashboard</w:t>
      </w:r>
    </w:p>
    <w:p w:rsidR="00E27F2D" w:rsidRDefault="00E27F2D" w:rsidP="009614A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y account</w:t>
      </w:r>
    </w:p>
    <w:p w:rsidR="00BE44E4" w:rsidRDefault="00E27F2D" w:rsidP="009614A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nage</w:t>
      </w:r>
      <w:r w:rsidR="009614A1">
        <w:rPr>
          <w:rFonts w:ascii="Times New Roman" w:hAnsi="Times New Roman" w:cs="Times New Roman"/>
          <w:sz w:val="24"/>
          <w:szCs w:val="24"/>
        </w:rPr>
        <w:t xml:space="preserve"> product</w:t>
      </w:r>
      <w:r>
        <w:rPr>
          <w:rFonts w:ascii="Times New Roman" w:hAnsi="Times New Roman" w:cs="Times New Roman"/>
          <w:sz w:val="24"/>
          <w:szCs w:val="24"/>
        </w:rPr>
        <w:t>s</w:t>
      </w:r>
    </w:p>
    <w:p w:rsidR="00E27F2D" w:rsidRDefault="00E27F2D" w:rsidP="009614A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nage user</w:t>
      </w:r>
    </w:p>
    <w:p w:rsidR="00214BBF" w:rsidRPr="00BE44E4" w:rsidRDefault="00214BBF" w:rsidP="00214BBF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</w:pPr>
      <w:r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>User</w:t>
      </w:r>
      <w:r>
        <w:rPr>
          <w:rFonts w:ascii="Times New Roman" w:eastAsia="Times New Roman" w:hAnsi="Times New Roman" w:cs="Times New Roman"/>
          <w:color w:val="auto"/>
          <w:sz w:val="24"/>
          <w:szCs w:val="24"/>
          <w:lang w:eastAsia="en-US"/>
        </w:rPr>
        <w:t xml:space="preserve"> part:</w:t>
      </w:r>
    </w:p>
    <w:p w:rsidR="00214BBF" w:rsidRDefault="00214BBF" w:rsidP="00214BBF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dashboard</w:t>
      </w:r>
    </w:p>
    <w:p w:rsidR="00214BBF" w:rsidRDefault="00214BBF" w:rsidP="00214BBF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y account</w:t>
      </w:r>
    </w:p>
    <w:p w:rsidR="00214BBF" w:rsidRDefault="00214BBF" w:rsidP="00214BBF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</w:t>
      </w:r>
      <w:r>
        <w:rPr>
          <w:rFonts w:ascii="Times New Roman" w:hAnsi="Times New Roman" w:cs="Times New Roman"/>
          <w:sz w:val="24"/>
          <w:szCs w:val="24"/>
        </w:rPr>
        <w:t xml:space="preserve"> product</w:t>
      </w:r>
    </w:p>
    <w:p w:rsidR="00214BBF" w:rsidRDefault="00214BBF" w:rsidP="00214BBF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duct </w:t>
      </w:r>
      <w:r w:rsidR="00BA09C0">
        <w:rPr>
          <w:rFonts w:ascii="Times New Roman" w:hAnsi="Times New Roman" w:cs="Times New Roman"/>
          <w:sz w:val="24"/>
          <w:szCs w:val="24"/>
        </w:rPr>
        <w:t>listing</w:t>
      </w:r>
    </w:p>
    <w:p w:rsidR="00E27F2D" w:rsidRPr="00214BBF" w:rsidRDefault="00E27F2D" w:rsidP="00214BBF">
      <w:pPr>
        <w:rPr>
          <w:rFonts w:ascii="Times New Roman" w:hAnsi="Times New Roman" w:cs="Times New Roman"/>
          <w:sz w:val="24"/>
          <w:szCs w:val="24"/>
        </w:rPr>
      </w:pPr>
    </w:p>
    <w:p w:rsidR="005C23FE" w:rsidRPr="005C23FE" w:rsidRDefault="005C23FE" w:rsidP="005C23FE">
      <w:pPr>
        <w:rPr>
          <w:rFonts w:ascii="Times New Roman" w:hAnsi="Times New Roman" w:cs="Times New Roman"/>
          <w:sz w:val="24"/>
          <w:szCs w:val="24"/>
        </w:rPr>
      </w:pPr>
    </w:p>
    <w:p w:rsidR="002F3ED0" w:rsidRDefault="009E5B10" w:rsidP="002F3ED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in scope modules include:</w:t>
      </w:r>
    </w:p>
    <w:p w:rsidR="002F3ED0" w:rsidRPr="00522139" w:rsidRDefault="002F3ED0" w:rsidP="00522139">
      <w:pPr>
        <w:pStyle w:val="ListParagraph"/>
        <w:numPr>
          <w:ilvl w:val="3"/>
          <w:numId w:val="13"/>
        </w:numPr>
        <w:ind w:left="270"/>
        <w:rPr>
          <w:rFonts w:ascii="Times New Roman" w:hAnsi="Times New Roman" w:cs="Times New Roman"/>
          <w:sz w:val="24"/>
          <w:szCs w:val="24"/>
        </w:rPr>
      </w:pPr>
      <w:r w:rsidRPr="00522139">
        <w:rPr>
          <w:rFonts w:ascii="Times New Roman" w:hAnsi="Times New Roman" w:cs="Times New Roman"/>
          <w:sz w:val="24"/>
          <w:szCs w:val="24"/>
        </w:rPr>
        <w:lastRenderedPageBreak/>
        <w:t>registration module</w:t>
      </w:r>
    </w:p>
    <w:p w:rsidR="008C5A8D" w:rsidRPr="00C72591" w:rsidRDefault="005C23FE" w:rsidP="002F3ED0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ser/Admin registration</w:t>
      </w:r>
      <w:r w:rsidR="008C5A8D" w:rsidRPr="00C72591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5C23FE" w:rsidRDefault="005C23FE" w:rsidP="002F3ED0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er/Admin </w:t>
      </w:r>
      <w:r w:rsidR="00A81C0E">
        <w:rPr>
          <w:rFonts w:ascii="Times New Roman" w:hAnsi="Times New Roman" w:cs="Times New Roman"/>
          <w:sz w:val="24"/>
          <w:szCs w:val="24"/>
        </w:rPr>
        <w:t>sign in</w:t>
      </w:r>
    </w:p>
    <w:p w:rsidR="002F3ED0" w:rsidRPr="00522139" w:rsidRDefault="002F3ED0" w:rsidP="00522139">
      <w:pPr>
        <w:pStyle w:val="ListParagraph"/>
        <w:numPr>
          <w:ilvl w:val="3"/>
          <w:numId w:val="13"/>
        </w:numPr>
        <w:ind w:left="270"/>
        <w:rPr>
          <w:rFonts w:ascii="Times New Roman" w:hAnsi="Times New Roman" w:cs="Times New Roman"/>
          <w:sz w:val="24"/>
          <w:szCs w:val="24"/>
        </w:rPr>
      </w:pPr>
      <w:r w:rsidRPr="00522139">
        <w:rPr>
          <w:rFonts w:ascii="Times New Roman" w:hAnsi="Times New Roman" w:cs="Times New Roman"/>
          <w:sz w:val="24"/>
          <w:szCs w:val="24"/>
        </w:rPr>
        <w:t>User</w:t>
      </w:r>
      <w:r w:rsidR="00193408">
        <w:rPr>
          <w:rFonts w:ascii="Times New Roman" w:hAnsi="Times New Roman" w:cs="Times New Roman"/>
          <w:sz w:val="24"/>
          <w:szCs w:val="24"/>
        </w:rPr>
        <w:t>/Admin</w:t>
      </w:r>
      <w:r w:rsidRPr="00522139">
        <w:rPr>
          <w:rFonts w:ascii="Times New Roman" w:hAnsi="Times New Roman" w:cs="Times New Roman"/>
          <w:sz w:val="24"/>
          <w:szCs w:val="24"/>
        </w:rPr>
        <w:t xml:space="preserve"> module(dashboard)</w:t>
      </w:r>
    </w:p>
    <w:p w:rsidR="00BE44E4" w:rsidRDefault="009E5B10" w:rsidP="0093191E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The out scope modules include:</w:t>
      </w:r>
    </w:p>
    <w:p w:rsidR="009E5B10" w:rsidRDefault="009E5B10" w:rsidP="009E5B10">
      <w:pPr>
        <w:pStyle w:val="ListParagraph"/>
        <w:numPr>
          <w:ilvl w:val="0"/>
          <w:numId w:val="1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vertise  Agri company</w:t>
      </w:r>
    </w:p>
    <w:p w:rsidR="00522FDB" w:rsidRDefault="00522FDB" w:rsidP="00522FDB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vertise  Agri company</w:t>
      </w:r>
    </w:p>
    <w:p w:rsidR="005C23FE" w:rsidRPr="00522FDB" w:rsidRDefault="00522FDB" w:rsidP="00522FDB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vent Listing</w:t>
      </w:r>
    </w:p>
    <w:p w:rsidR="009E5B10" w:rsidRPr="009614A1" w:rsidRDefault="009E5B10" w:rsidP="009E5B10">
      <w:pPr>
        <w:pStyle w:val="ListParagraph"/>
        <w:numPr>
          <w:ilvl w:val="0"/>
          <w:numId w:val="1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 an event</w:t>
      </w:r>
    </w:p>
    <w:p w:rsidR="00522FDB" w:rsidRDefault="00522FDB" w:rsidP="00522FDB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 Agricultural event</w:t>
      </w:r>
    </w:p>
    <w:p w:rsidR="00522FDB" w:rsidRDefault="00522FDB" w:rsidP="00522FDB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vent Listing</w:t>
      </w:r>
    </w:p>
    <w:p w:rsidR="0093191E" w:rsidRPr="00B41F95" w:rsidRDefault="0093191E" w:rsidP="0093191E">
      <w:pPr>
        <w:pStyle w:val="Heading2"/>
        <w:rPr>
          <w:rFonts w:ascii="Times New Roman" w:hAnsi="Times New Roman" w:cs="Times New Roman"/>
          <w:szCs w:val="24"/>
        </w:rPr>
      </w:pPr>
      <w:r w:rsidRPr="00B41F95">
        <w:rPr>
          <w:rFonts w:ascii="Times New Roman" w:hAnsi="Times New Roman" w:cs="Times New Roman"/>
          <w:szCs w:val="24"/>
        </w:rPr>
        <w:t>High-Level Requirements</w:t>
      </w:r>
    </w:p>
    <w:p w:rsidR="0093191E" w:rsidRDefault="0093191E" w:rsidP="0093191E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 xml:space="preserve">The </w:t>
      </w:r>
      <w:r w:rsidR="00C81585">
        <w:rPr>
          <w:rFonts w:ascii="Times New Roman" w:hAnsi="Times New Roman" w:cs="Times New Roman"/>
          <w:sz w:val="24"/>
          <w:szCs w:val="24"/>
        </w:rPr>
        <w:t>system is web based application making it to be accessible by any device connected to internet via a web browser.</w:t>
      </w:r>
      <w:r w:rsidRPr="00B41F9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C81585" w:rsidRDefault="00C81585" w:rsidP="0093191E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:rsidR="00C81585" w:rsidRPr="00B41F95" w:rsidRDefault="00C81585" w:rsidP="0093191E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order for the users to post any product, they must first log in to </w:t>
      </w:r>
      <w:r w:rsidR="00205142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</w:t>
      </w:r>
      <w:r w:rsidR="00205142">
        <w:rPr>
          <w:rFonts w:ascii="Times New Roman" w:hAnsi="Times New Roman" w:cs="Times New Roman"/>
          <w:sz w:val="24"/>
          <w:szCs w:val="24"/>
        </w:rPr>
        <w:t>system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93191E" w:rsidRPr="00B41F95" w:rsidRDefault="0093191E" w:rsidP="0093191E">
      <w:pPr>
        <w:pStyle w:val="Heading2"/>
        <w:rPr>
          <w:rFonts w:ascii="Times New Roman" w:hAnsi="Times New Roman" w:cs="Times New Roman"/>
          <w:szCs w:val="24"/>
        </w:rPr>
      </w:pPr>
      <w:r w:rsidRPr="00B41F95">
        <w:rPr>
          <w:rFonts w:ascii="Times New Roman" w:hAnsi="Times New Roman" w:cs="Times New Roman"/>
          <w:szCs w:val="24"/>
        </w:rPr>
        <w:t>Deliverables</w:t>
      </w:r>
    </w:p>
    <w:p w:rsidR="0093191E" w:rsidRPr="00B41F95" w:rsidRDefault="0093191E" w:rsidP="0093191E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proofErr w:type="gramStart"/>
      <w:r w:rsidRPr="00B41F95">
        <w:rPr>
          <w:rFonts w:ascii="Times New Roman" w:hAnsi="Times New Roman" w:cs="Times New Roman"/>
          <w:sz w:val="24"/>
          <w:szCs w:val="24"/>
        </w:rPr>
        <w:t>Members</w:t>
      </w:r>
      <w:proofErr w:type="gramEnd"/>
      <w:r w:rsidRPr="00B41F95">
        <w:rPr>
          <w:rFonts w:ascii="Times New Roman" w:hAnsi="Times New Roman" w:cs="Times New Roman"/>
          <w:sz w:val="24"/>
          <w:szCs w:val="24"/>
        </w:rPr>
        <w:t xml:space="preserve"> responsive web based application accessible.</w:t>
      </w:r>
    </w:p>
    <w:p w:rsidR="0093191E" w:rsidRPr="00B41F95" w:rsidRDefault="0093191E" w:rsidP="0093191E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User documentation manual.</w:t>
      </w:r>
    </w:p>
    <w:p w:rsidR="0093191E" w:rsidRPr="00B41F95" w:rsidRDefault="0093191E" w:rsidP="0093191E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 xml:space="preserve">Technical documentation  </w:t>
      </w:r>
    </w:p>
    <w:p w:rsidR="0093191E" w:rsidRPr="00B41F95" w:rsidRDefault="0093191E" w:rsidP="0093191E">
      <w:pPr>
        <w:pStyle w:val="Heading2"/>
        <w:rPr>
          <w:rFonts w:ascii="Times New Roman" w:hAnsi="Times New Roman" w:cs="Times New Roman"/>
          <w:szCs w:val="24"/>
        </w:rPr>
      </w:pPr>
      <w:r w:rsidRPr="00B41F95">
        <w:rPr>
          <w:rFonts w:ascii="Times New Roman" w:hAnsi="Times New Roman" w:cs="Times New Roman"/>
          <w:szCs w:val="24"/>
        </w:rPr>
        <w:t>Affected Parties</w:t>
      </w:r>
    </w:p>
    <w:p w:rsidR="0093191E" w:rsidRPr="00B41F95" w:rsidRDefault="0093191E" w:rsidP="0093191E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Management</w:t>
      </w:r>
      <w:r w:rsidR="00C72591">
        <w:rPr>
          <w:rFonts w:ascii="Times New Roman" w:hAnsi="Times New Roman" w:cs="Times New Roman"/>
          <w:sz w:val="24"/>
          <w:szCs w:val="24"/>
        </w:rPr>
        <w:t>- include admins/staff</w:t>
      </w:r>
    </w:p>
    <w:p w:rsidR="0093191E" w:rsidRPr="00B41F95" w:rsidRDefault="0093191E" w:rsidP="0093191E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Members</w:t>
      </w:r>
      <w:r w:rsidR="00C72591">
        <w:rPr>
          <w:rFonts w:ascii="Times New Roman" w:hAnsi="Times New Roman" w:cs="Times New Roman"/>
          <w:sz w:val="24"/>
          <w:szCs w:val="24"/>
        </w:rPr>
        <w:t>- system users</w:t>
      </w:r>
    </w:p>
    <w:p w:rsidR="0093191E" w:rsidRPr="00B41F95" w:rsidRDefault="0093191E" w:rsidP="0093191E">
      <w:pPr>
        <w:pStyle w:val="Heading2"/>
        <w:rPr>
          <w:rFonts w:ascii="Times New Roman" w:hAnsi="Times New Roman" w:cs="Times New Roman"/>
          <w:szCs w:val="24"/>
        </w:rPr>
      </w:pPr>
      <w:r w:rsidRPr="00B41F95">
        <w:rPr>
          <w:rFonts w:ascii="Times New Roman" w:hAnsi="Times New Roman" w:cs="Times New Roman"/>
          <w:szCs w:val="24"/>
        </w:rPr>
        <w:t>Affected Business Processes or Systems</w:t>
      </w:r>
    </w:p>
    <w:p w:rsidR="0093191E" w:rsidRDefault="0093191E" w:rsidP="0093191E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Member registration</w:t>
      </w:r>
    </w:p>
    <w:p w:rsidR="00C72591" w:rsidRPr="00B41F95" w:rsidRDefault="00C72591" w:rsidP="0093191E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ccount updates</w:t>
      </w:r>
    </w:p>
    <w:p w:rsidR="0093191E" w:rsidRDefault="00C72591" w:rsidP="0093191E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 posting</w:t>
      </w:r>
    </w:p>
    <w:p w:rsidR="00C72591" w:rsidRPr="00B41F95" w:rsidRDefault="00C72591" w:rsidP="0093191E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s listing/update/deleting</w:t>
      </w:r>
    </w:p>
    <w:p w:rsidR="0093191E" w:rsidRPr="00B41F95" w:rsidRDefault="00C72591" w:rsidP="0093191E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</w:t>
      </w:r>
      <w:r w:rsidR="0093191E" w:rsidRPr="00B41F95">
        <w:rPr>
          <w:rFonts w:ascii="Times New Roman" w:hAnsi="Times New Roman" w:cs="Times New Roman"/>
          <w:sz w:val="24"/>
          <w:szCs w:val="24"/>
        </w:rPr>
        <w:t xml:space="preserve"> approval process</w:t>
      </w:r>
      <w:r>
        <w:rPr>
          <w:rFonts w:ascii="Times New Roman" w:hAnsi="Times New Roman" w:cs="Times New Roman"/>
          <w:sz w:val="24"/>
          <w:szCs w:val="24"/>
        </w:rPr>
        <w:t xml:space="preserve"> by admin</w:t>
      </w:r>
    </w:p>
    <w:p w:rsidR="0093191E" w:rsidRPr="00B41F95" w:rsidRDefault="0093191E" w:rsidP="0093191E">
      <w:pPr>
        <w:pStyle w:val="Heading2"/>
        <w:rPr>
          <w:rFonts w:ascii="Times New Roman" w:hAnsi="Times New Roman" w:cs="Times New Roman"/>
          <w:szCs w:val="24"/>
        </w:rPr>
      </w:pPr>
      <w:r w:rsidRPr="00B41F95">
        <w:rPr>
          <w:rFonts w:ascii="Times New Roman" w:hAnsi="Times New Roman" w:cs="Times New Roman"/>
          <w:szCs w:val="24"/>
        </w:rPr>
        <w:lastRenderedPageBreak/>
        <w:t>Specific Exclusions from Scope</w:t>
      </w:r>
    </w:p>
    <w:p w:rsidR="00C72591" w:rsidRPr="00C72591" w:rsidRDefault="0093191E" w:rsidP="00C72591">
      <w:p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In this phase (phase 1), the following will be excluded and will come in the subsequent phases: -</w:t>
      </w:r>
      <w:r w:rsidR="00C72591">
        <w:rPr>
          <w:rFonts w:ascii="Times New Roman" w:hAnsi="Times New Roman" w:cs="Times New Roman"/>
          <w:sz w:val="24"/>
          <w:szCs w:val="24"/>
        </w:rPr>
        <w:t xml:space="preserve">1. </w:t>
      </w:r>
      <w:r w:rsidR="00B73DAE" w:rsidRPr="00C72591">
        <w:rPr>
          <w:rFonts w:ascii="Times New Roman" w:hAnsi="Times New Roman" w:cs="Times New Roman"/>
          <w:sz w:val="24"/>
          <w:szCs w:val="24"/>
        </w:rPr>
        <w:t>Advertise Agri</w:t>
      </w:r>
      <w:r w:rsidR="00C72591" w:rsidRPr="00C72591">
        <w:rPr>
          <w:rFonts w:ascii="Times New Roman" w:hAnsi="Times New Roman" w:cs="Times New Roman"/>
          <w:sz w:val="24"/>
          <w:szCs w:val="24"/>
        </w:rPr>
        <w:t xml:space="preserve"> </w:t>
      </w:r>
      <w:r w:rsidR="00B73DAE" w:rsidRPr="00C72591">
        <w:rPr>
          <w:rFonts w:ascii="Times New Roman" w:hAnsi="Times New Roman" w:cs="Times New Roman"/>
          <w:sz w:val="24"/>
          <w:szCs w:val="24"/>
        </w:rPr>
        <w:t>Company</w:t>
      </w:r>
      <w:r w:rsidR="00B73DAE">
        <w:rPr>
          <w:rFonts w:ascii="Times New Roman" w:hAnsi="Times New Roman" w:cs="Times New Roman"/>
          <w:sz w:val="24"/>
          <w:szCs w:val="24"/>
        </w:rPr>
        <w:t>.</w:t>
      </w:r>
    </w:p>
    <w:p w:rsidR="00C72591" w:rsidRDefault="00C72591" w:rsidP="00C7259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vertise  Agri company</w:t>
      </w:r>
    </w:p>
    <w:p w:rsidR="00C72591" w:rsidRDefault="00C72591" w:rsidP="00C7259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vent Listing</w:t>
      </w:r>
    </w:p>
    <w:p w:rsidR="00C72591" w:rsidRPr="00C72591" w:rsidRDefault="00C72591" w:rsidP="00C7259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</w:t>
      </w:r>
      <w:r w:rsidRPr="00C72591">
        <w:rPr>
          <w:rFonts w:ascii="Times New Roman" w:hAnsi="Times New Roman" w:cs="Times New Roman"/>
          <w:sz w:val="24"/>
          <w:szCs w:val="24"/>
        </w:rPr>
        <w:t>Add an event</w:t>
      </w:r>
      <w:r w:rsidR="00B73DAE">
        <w:rPr>
          <w:rFonts w:ascii="Times New Roman" w:hAnsi="Times New Roman" w:cs="Times New Roman"/>
          <w:sz w:val="24"/>
          <w:szCs w:val="24"/>
        </w:rPr>
        <w:t>.</w:t>
      </w:r>
    </w:p>
    <w:p w:rsidR="00C72591" w:rsidRDefault="00C72591" w:rsidP="00C7259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dd Agricultural event</w:t>
      </w:r>
    </w:p>
    <w:p w:rsidR="00C72591" w:rsidRDefault="00C72591" w:rsidP="00C7259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vent Listing</w:t>
      </w:r>
    </w:p>
    <w:p w:rsidR="00C72591" w:rsidRPr="009E5B10" w:rsidRDefault="00C72591" w:rsidP="00C72591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:rsidR="0093191E" w:rsidRPr="00B41F95" w:rsidRDefault="0093191E" w:rsidP="0093191E">
      <w:pPr>
        <w:pStyle w:val="Heading2"/>
        <w:rPr>
          <w:rFonts w:ascii="Times New Roman" w:hAnsi="Times New Roman" w:cs="Times New Roman"/>
          <w:szCs w:val="24"/>
        </w:rPr>
      </w:pPr>
      <w:r w:rsidRPr="00B41F95">
        <w:rPr>
          <w:rFonts w:ascii="Times New Roman" w:hAnsi="Times New Roman" w:cs="Times New Roman"/>
          <w:szCs w:val="24"/>
        </w:rPr>
        <w:t>Implementation Plan</w:t>
      </w:r>
    </w:p>
    <w:p w:rsidR="008B6723" w:rsidRDefault="008B6723" w:rsidP="0093191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project will start by coming up with system wireframes of different modules.</w:t>
      </w:r>
    </w:p>
    <w:p w:rsidR="00F704BF" w:rsidRDefault="008B6723" w:rsidP="0093191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will be followed by actual designing of the user interfaces</w:t>
      </w:r>
      <w:r w:rsidR="00DD7BE3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then codi</w:t>
      </w:r>
      <w:r w:rsidR="00DD7BE3">
        <w:rPr>
          <w:rFonts w:ascii="Times New Roman" w:hAnsi="Times New Roman" w:cs="Times New Roman"/>
          <w:sz w:val="24"/>
          <w:szCs w:val="24"/>
        </w:rPr>
        <w:t>ng. F</w:t>
      </w:r>
      <w:r>
        <w:rPr>
          <w:rFonts w:ascii="Times New Roman" w:hAnsi="Times New Roman" w:cs="Times New Roman"/>
          <w:sz w:val="24"/>
          <w:szCs w:val="24"/>
        </w:rPr>
        <w:t>inally system testing</w:t>
      </w:r>
      <w:r w:rsidR="00DD7BE3">
        <w:rPr>
          <w:rFonts w:ascii="Times New Roman" w:hAnsi="Times New Roman" w:cs="Times New Roman"/>
          <w:sz w:val="24"/>
          <w:szCs w:val="24"/>
        </w:rPr>
        <w:t xml:space="preserve"> will be done to determine its functionality</w:t>
      </w:r>
      <w:r w:rsidR="00CF6CA5">
        <w:rPr>
          <w:rFonts w:ascii="Times New Roman" w:hAnsi="Times New Roman" w:cs="Times New Roman"/>
          <w:sz w:val="24"/>
          <w:szCs w:val="24"/>
        </w:rPr>
        <w:t xml:space="preserve"> and user experience</w:t>
      </w:r>
      <w:r w:rsidR="00DD7BE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Each will be accompanied by the appropriate documentation.</w:t>
      </w:r>
    </w:p>
    <w:p w:rsidR="002F3ED0" w:rsidRPr="00C72591" w:rsidRDefault="002F3ED0" w:rsidP="002F3ED0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ser/Admin registration</w:t>
      </w:r>
      <w:r w:rsidRPr="00C72591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2F3ED0" w:rsidRPr="005C23FE" w:rsidRDefault="002F3ED0" w:rsidP="002F3ED0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ser/Admin sign in</w:t>
      </w:r>
    </w:p>
    <w:p w:rsidR="002F3ED0" w:rsidRDefault="002F3ED0" w:rsidP="002F3ED0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User/Admin dashboard</w:t>
      </w:r>
    </w:p>
    <w:p w:rsidR="002F3ED0" w:rsidRDefault="002F3ED0" w:rsidP="002F3ED0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ost product to sell</w:t>
      </w:r>
    </w:p>
    <w:p w:rsidR="002F3ED0" w:rsidRPr="005C23FE" w:rsidRDefault="002F3ED0" w:rsidP="002F3ED0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ll product listing</w:t>
      </w:r>
    </w:p>
    <w:p w:rsidR="002F3ED0" w:rsidRDefault="002F3ED0" w:rsidP="002F3ED0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quest for product to buy</w:t>
      </w:r>
    </w:p>
    <w:p w:rsidR="002F3ED0" w:rsidRDefault="002F3ED0" w:rsidP="002F3ED0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quested product Listing</w:t>
      </w:r>
    </w:p>
    <w:p w:rsidR="00F704BF" w:rsidRDefault="00F704BF" w:rsidP="0093191E">
      <w:pPr>
        <w:rPr>
          <w:rFonts w:ascii="Times New Roman" w:hAnsi="Times New Roman" w:cs="Times New Roman"/>
          <w:sz w:val="24"/>
          <w:szCs w:val="24"/>
        </w:rPr>
      </w:pPr>
    </w:p>
    <w:p w:rsidR="00205142" w:rsidRDefault="00205142" w:rsidP="0093191E">
      <w:pPr>
        <w:rPr>
          <w:rFonts w:ascii="Times New Roman" w:hAnsi="Times New Roman" w:cs="Times New Roman"/>
          <w:sz w:val="24"/>
          <w:szCs w:val="24"/>
        </w:rPr>
      </w:pPr>
    </w:p>
    <w:p w:rsidR="0093191E" w:rsidRPr="00B41F95" w:rsidRDefault="0093191E" w:rsidP="0093191E">
      <w:pPr>
        <w:pStyle w:val="Heading2"/>
        <w:rPr>
          <w:rFonts w:ascii="Times New Roman" w:hAnsi="Times New Roman" w:cs="Times New Roman"/>
          <w:szCs w:val="24"/>
        </w:rPr>
      </w:pPr>
      <w:r w:rsidRPr="00B41F95">
        <w:rPr>
          <w:rFonts w:ascii="Times New Roman" w:hAnsi="Times New Roman" w:cs="Times New Roman"/>
          <w:szCs w:val="24"/>
        </w:rPr>
        <w:t>High-Level Timeline/Schedule</w:t>
      </w:r>
    </w:p>
    <w:tbl>
      <w:tblPr>
        <w:tblStyle w:val="ProjectScopeTable"/>
        <w:tblW w:w="0" w:type="auto"/>
        <w:tblLayout w:type="fixed"/>
        <w:tblLook w:val="04A0" w:firstRow="1" w:lastRow="0" w:firstColumn="1" w:lastColumn="0" w:noHBand="0" w:noVBand="1"/>
      </w:tblPr>
      <w:tblGrid>
        <w:gridCol w:w="457"/>
        <w:gridCol w:w="2134"/>
        <w:gridCol w:w="4334"/>
        <w:gridCol w:w="900"/>
        <w:gridCol w:w="1525"/>
      </w:tblGrid>
      <w:tr w:rsidR="0093191E" w:rsidRPr="00B41F95" w:rsidTr="00CD317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457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#</w:t>
            </w:r>
          </w:p>
        </w:tc>
        <w:tc>
          <w:tcPr>
            <w:tcW w:w="2134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Date</w:t>
            </w:r>
          </w:p>
        </w:tc>
        <w:tc>
          <w:tcPr>
            <w:tcW w:w="4334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900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Dep.</w:t>
            </w:r>
          </w:p>
        </w:tc>
        <w:tc>
          <w:tcPr>
            <w:tcW w:w="1525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Comments</w:t>
            </w:r>
          </w:p>
        </w:tc>
      </w:tr>
      <w:tr w:rsidR="0093191E" w:rsidRPr="00B41F95" w:rsidTr="00CD3173">
        <w:tc>
          <w:tcPr>
            <w:tcW w:w="457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34" w:type="dxa"/>
          </w:tcPr>
          <w:p w:rsidR="0093191E" w:rsidRPr="00B41F95" w:rsidRDefault="0093191E" w:rsidP="00F704B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F704BF">
              <w:rPr>
                <w:rFonts w:ascii="Times New Roman" w:hAnsi="Times New Roman" w:cs="Times New Roman"/>
                <w:sz w:val="24"/>
                <w:szCs w:val="24"/>
              </w:rPr>
              <w:t>2/2/2017 – 09/2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/2017</w:t>
            </w:r>
          </w:p>
        </w:tc>
        <w:tc>
          <w:tcPr>
            <w:tcW w:w="4334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UI Prototype/Wireframe</w:t>
            </w:r>
          </w:p>
        </w:tc>
        <w:tc>
          <w:tcPr>
            <w:tcW w:w="900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25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191E" w:rsidRPr="00B41F95" w:rsidTr="00CD3173">
        <w:tc>
          <w:tcPr>
            <w:tcW w:w="457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34" w:type="dxa"/>
          </w:tcPr>
          <w:p w:rsidR="0093191E" w:rsidRPr="00B41F95" w:rsidRDefault="00F704BF" w:rsidP="00F704B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="0093191E" w:rsidRPr="00B41F95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3191E" w:rsidRPr="00B41F95">
              <w:rPr>
                <w:rFonts w:ascii="Times New Roman" w:hAnsi="Times New Roman" w:cs="Times New Roman"/>
                <w:sz w:val="24"/>
                <w:szCs w:val="24"/>
              </w:rPr>
              <w:t xml:space="preserve">/2017 –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  <w:r w:rsidR="0093191E" w:rsidRPr="00B41F95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3191E" w:rsidRPr="00B41F95">
              <w:rPr>
                <w:rFonts w:ascii="Times New Roman" w:hAnsi="Times New Roman" w:cs="Times New Roman"/>
                <w:sz w:val="24"/>
                <w:szCs w:val="24"/>
              </w:rPr>
              <w:t>/2017</w:t>
            </w:r>
          </w:p>
        </w:tc>
        <w:tc>
          <w:tcPr>
            <w:tcW w:w="4334" w:type="dxa"/>
          </w:tcPr>
          <w:p w:rsidR="0093191E" w:rsidRPr="00B41F95" w:rsidRDefault="00C81585" w:rsidP="002F3ED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ystem specification/ wireframes</w:t>
            </w:r>
            <w:r w:rsidR="002F3ED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F3ED0" w:rsidRPr="00B41F95">
              <w:rPr>
                <w:rFonts w:ascii="Times New Roman" w:hAnsi="Times New Roman" w:cs="Times New Roman"/>
                <w:sz w:val="24"/>
                <w:szCs w:val="24"/>
              </w:rPr>
              <w:t>implementation</w:t>
            </w:r>
          </w:p>
        </w:tc>
        <w:tc>
          <w:tcPr>
            <w:tcW w:w="900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#1</w:t>
            </w:r>
          </w:p>
        </w:tc>
        <w:tc>
          <w:tcPr>
            <w:tcW w:w="1525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191E" w:rsidRPr="00B41F95" w:rsidTr="00CD3173">
        <w:tc>
          <w:tcPr>
            <w:tcW w:w="457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</w:t>
            </w:r>
          </w:p>
        </w:tc>
        <w:tc>
          <w:tcPr>
            <w:tcW w:w="2134" w:type="dxa"/>
          </w:tcPr>
          <w:p w:rsidR="0093191E" w:rsidRPr="00B41F95" w:rsidRDefault="00F704BF" w:rsidP="00F704B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  <w:r w:rsidR="0093191E" w:rsidRPr="00B41F95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3191E" w:rsidRPr="00B41F95">
              <w:rPr>
                <w:rFonts w:ascii="Times New Roman" w:hAnsi="Times New Roman" w:cs="Times New Roman"/>
                <w:sz w:val="24"/>
                <w:szCs w:val="24"/>
              </w:rPr>
              <w:t>/2017 – 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93191E" w:rsidRPr="00B41F95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93191E" w:rsidRPr="00B41F95">
              <w:rPr>
                <w:rFonts w:ascii="Times New Roman" w:hAnsi="Times New Roman" w:cs="Times New Roman"/>
                <w:sz w:val="24"/>
                <w:szCs w:val="24"/>
              </w:rPr>
              <w:t>/2017</w:t>
            </w:r>
          </w:p>
        </w:tc>
        <w:tc>
          <w:tcPr>
            <w:tcW w:w="4334" w:type="dxa"/>
          </w:tcPr>
          <w:p w:rsidR="0093191E" w:rsidRPr="00B41F95" w:rsidRDefault="00C81585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ser interface</w:t>
            </w:r>
            <w:r w:rsidR="0093191E" w:rsidRPr="00B41F95">
              <w:rPr>
                <w:rFonts w:ascii="Times New Roman" w:hAnsi="Times New Roman" w:cs="Times New Roman"/>
                <w:sz w:val="24"/>
                <w:szCs w:val="24"/>
              </w:rPr>
              <w:t xml:space="preserve"> implementation</w:t>
            </w:r>
          </w:p>
        </w:tc>
        <w:tc>
          <w:tcPr>
            <w:tcW w:w="900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#2</w:t>
            </w:r>
          </w:p>
        </w:tc>
        <w:tc>
          <w:tcPr>
            <w:tcW w:w="1525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191E" w:rsidRPr="00B41F95" w:rsidTr="00CD3173">
        <w:tc>
          <w:tcPr>
            <w:tcW w:w="457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134" w:type="dxa"/>
          </w:tcPr>
          <w:p w:rsidR="0093191E" w:rsidRPr="00B41F95" w:rsidRDefault="0093191E" w:rsidP="00C8158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F704B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="00C81585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/2017 – 0</w:t>
            </w:r>
            <w:r w:rsidR="00F704BF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="00F704BF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/2017</w:t>
            </w:r>
          </w:p>
        </w:tc>
        <w:tc>
          <w:tcPr>
            <w:tcW w:w="4334" w:type="dxa"/>
          </w:tcPr>
          <w:p w:rsidR="0093191E" w:rsidRPr="00B41F95" w:rsidRDefault="00C81585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ystem Coding </w:t>
            </w:r>
          </w:p>
        </w:tc>
        <w:tc>
          <w:tcPr>
            <w:tcW w:w="900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#3</w:t>
            </w:r>
          </w:p>
        </w:tc>
        <w:tc>
          <w:tcPr>
            <w:tcW w:w="1525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191E" w:rsidRPr="00B41F95" w:rsidTr="00CD3173">
        <w:tc>
          <w:tcPr>
            <w:tcW w:w="457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134" w:type="dxa"/>
          </w:tcPr>
          <w:p w:rsidR="0093191E" w:rsidRPr="00B41F95" w:rsidRDefault="0093191E" w:rsidP="00C8158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C8158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="00C8158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 xml:space="preserve">/2017 – </w:t>
            </w:r>
            <w:r w:rsidR="00C81585">
              <w:rPr>
                <w:rFonts w:ascii="Times New Roman" w:hAnsi="Times New Roman" w:cs="Times New Roman"/>
                <w:sz w:val="24"/>
                <w:szCs w:val="24"/>
              </w:rPr>
              <w:t>09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="00C8158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 xml:space="preserve">/2017 </w:t>
            </w:r>
          </w:p>
        </w:tc>
        <w:tc>
          <w:tcPr>
            <w:tcW w:w="4334" w:type="dxa"/>
          </w:tcPr>
          <w:p w:rsidR="0093191E" w:rsidRPr="00B41F95" w:rsidRDefault="00C81585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ystem Testing</w:t>
            </w:r>
          </w:p>
        </w:tc>
        <w:tc>
          <w:tcPr>
            <w:tcW w:w="900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#4</w:t>
            </w:r>
          </w:p>
        </w:tc>
        <w:tc>
          <w:tcPr>
            <w:tcW w:w="1525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191E" w:rsidRPr="00B41F95" w:rsidTr="00CD3173">
        <w:tc>
          <w:tcPr>
            <w:tcW w:w="457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134" w:type="dxa"/>
          </w:tcPr>
          <w:p w:rsidR="0093191E" w:rsidRPr="00B41F95" w:rsidRDefault="0093191E" w:rsidP="00C8158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C8158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 w:rsidR="00C81585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 xml:space="preserve">/2017 – </w:t>
            </w:r>
            <w:r w:rsidR="00C81585">
              <w:rPr>
                <w:rFonts w:ascii="Times New Roman" w:hAnsi="Times New Roman" w:cs="Times New Roman"/>
                <w:sz w:val="24"/>
                <w:szCs w:val="24"/>
              </w:rPr>
              <w:t>17/3</w:t>
            </w: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/2017</w:t>
            </w:r>
          </w:p>
        </w:tc>
        <w:tc>
          <w:tcPr>
            <w:tcW w:w="4334" w:type="dxa"/>
          </w:tcPr>
          <w:p w:rsidR="0093191E" w:rsidRPr="00B41F95" w:rsidRDefault="00C81585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ocumentation </w:t>
            </w:r>
          </w:p>
        </w:tc>
        <w:tc>
          <w:tcPr>
            <w:tcW w:w="900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#4</w:t>
            </w:r>
          </w:p>
        </w:tc>
        <w:tc>
          <w:tcPr>
            <w:tcW w:w="1525" w:type="dxa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93191E" w:rsidRPr="00B41F95" w:rsidRDefault="0093191E" w:rsidP="0093191E">
      <w:pPr>
        <w:rPr>
          <w:rFonts w:ascii="Times New Roman" w:hAnsi="Times New Roman" w:cs="Times New Roman"/>
          <w:sz w:val="24"/>
          <w:szCs w:val="24"/>
        </w:rPr>
      </w:pPr>
    </w:p>
    <w:p w:rsidR="0093191E" w:rsidRPr="00B41F95" w:rsidRDefault="0093191E" w:rsidP="0093191E">
      <w:pPr>
        <w:pStyle w:val="Heading1"/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>Approval and Authority to Proceed</w:t>
      </w:r>
    </w:p>
    <w:p w:rsidR="0093191E" w:rsidRPr="00B41F95" w:rsidRDefault="0093191E" w:rsidP="0093191E">
      <w:pPr>
        <w:rPr>
          <w:rFonts w:ascii="Times New Roman" w:hAnsi="Times New Roman" w:cs="Times New Roman"/>
          <w:sz w:val="24"/>
          <w:szCs w:val="24"/>
        </w:rPr>
      </w:pPr>
      <w:r w:rsidRPr="00B41F95">
        <w:rPr>
          <w:rFonts w:ascii="Times New Roman" w:hAnsi="Times New Roman" w:cs="Times New Roman"/>
          <w:sz w:val="24"/>
          <w:szCs w:val="24"/>
        </w:rPr>
        <w:t xml:space="preserve">We approve the project as described above, and authorize </w:t>
      </w:r>
      <w:proofErr w:type="spellStart"/>
      <w:r w:rsidRPr="00B41F95">
        <w:rPr>
          <w:rFonts w:ascii="Times New Roman" w:hAnsi="Times New Roman" w:cs="Times New Roman"/>
          <w:sz w:val="24"/>
          <w:szCs w:val="24"/>
        </w:rPr>
        <w:t>the</w:t>
      </w:r>
      <w:r w:rsidR="00205142">
        <w:rPr>
          <w:rFonts w:ascii="Times New Roman" w:hAnsi="Times New Roman" w:cs="Times New Roman"/>
          <w:sz w:val="24"/>
          <w:szCs w:val="24"/>
        </w:rPr>
        <w:t>system</w:t>
      </w:r>
      <w:proofErr w:type="spellEnd"/>
      <w:r w:rsidRPr="00B41F95">
        <w:rPr>
          <w:rFonts w:ascii="Times New Roman" w:hAnsi="Times New Roman" w:cs="Times New Roman"/>
          <w:sz w:val="24"/>
          <w:szCs w:val="24"/>
        </w:rPr>
        <w:t xml:space="preserve"> to proceed.</w:t>
      </w:r>
    </w:p>
    <w:tbl>
      <w:tblPr>
        <w:tblStyle w:val="ProjectScopeTable"/>
        <w:tblW w:w="5000" w:type="pct"/>
        <w:tblLook w:val="04A0" w:firstRow="1" w:lastRow="0" w:firstColumn="1" w:lastColumn="0" w:noHBand="0" w:noVBand="1"/>
        <w:tblDescription w:val="Stakeholders Table"/>
      </w:tblPr>
      <w:tblGrid>
        <w:gridCol w:w="3375"/>
        <w:gridCol w:w="851"/>
        <w:gridCol w:w="3411"/>
        <w:gridCol w:w="1713"/>
      </w:tblGrid>
      <w:tr w:rsidR="0093191E" w:rsidRPr="00B41F95" w:rsidTr="00CD317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805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Name</w:t>
            </w:r>
          </w:p>
        </w:tc>
        <w:tc>
          <w:tcPr>
            <w:tcW w:w="455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Title</w:t>
            </w:r>
          </w:p>
        </w:tc>
        <w:tc>
          <w:tcPr>
            <w:tcW w:w="1824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Signature</w:t>
            </w:r>
          </w:p>
        </w:tc>
        <w:tc>
          <w:tcPr>
            <w:tcW w:w="917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Date</w:t>
            </w:r>
          </w:p>
        </w:tc>
      </w:tr>
      <w:tr w:rsidR="0093191E" w:rsidRPr="00B41F95" w:rsidTr="00CD3173">
        <w:tc>
          <w:tcPr>
            <w:tcW w:w="1805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5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4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17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191E" w:rsidRPr="00B41F95" w:rsidTr="00CD3173">
        <w:tc>
          <w:tcPr>
            <w:tcW w:w="1805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5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4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17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191E" w:rsidRPr="00B41F95" w:rsidTr="00CD3173">
        <w:tc>
          <w:tcPr>
            <w:tcW w:w="1805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55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24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17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  <w:tblDescription w:val="Stakeholders Table"/>
      </w:tblPr>
      <w:tblGrid>
        <w:gridCol w:w="1197"/>
        <w:gridCol w:w="1944"/>
        <w:gridCol w:w="175"/>
        <w:gridCol w:w="1078"/>
        <w:gridCol w:w="575"/>
        <w:gridCol w:w="1198"/>
        <w:gridCol w:w="1943"/>
        <w:gridCol w:w="174"/>
        <w:gridCol w:w="1076"/>
      </w:tblGrid>
      <w:tr w:rsidR="0093191E" w:rsidRPr="00B41F95" w:rsidTr="00CD3173">
        <w:trPr>
          <w:trHeight w:val="1080"/>
        </w:trPr>
        <w:tc>
          <w:tcPr>
            <w:tcW w:w="639" w:type="pct"/>
            <w:tcBorders>
              <w:bottom w:val="single" w:sz="8" w:space="0" w:color="404040" w:themeColor="text1" w:themeTint="BF"/>
            </w:tcBorders>
            <w:vAlign w:val="bottom"/>
          </w:tcPr>
          <w:p w:rsidR="0093191E" w:rsidRPr="00B41F95" w:rsidRDefault="0093191E" w:rsidP="00CD3173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8" w:type="pct"/>
            <w:tcBorders>
              <w:bottom w:val="single" w:sz="8" w:space="0" w:color="404040" w:themeColor="text1" w:themeTint="BF"/>
            </w:tcBorders>
            <w:vAlign w:val="bottom"/>
          </w:tcPr>
          <w:p w:rsidR="0093191E" w:rsidRPr="00B41F95" w:rsidRDefault="0093191E" w:rsidP="00CD3173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" w:type="pct"/>
            <w:vAlign w:val="bottom"/>
          </w:tcPr>
          <w:p w:rsidR="0093191E" w:rsidRPr="00B41F95" w:rsidRDefault="0093191E" w:rsidP="00CD3173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6" w:type="pct"/>
            <w:tcBorders>
              <w:bottom w:val="single" w:sz="8" w:space="0" w:color="404040" w:themeColor="text1" w:themeTint="BF"/>
            </w:tcBorders>
            <w:vAlign w:val="bottom"/>
          </w:tcPr>
          <w:p w:rsidR="0093191E" w:rsidRPr="00B41F95" w:rsidRDefault="0093191E" w:rsidP="00CD3173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7" w:type="pct"/>
            <w:vAlign w:val="bottom"/>
          </w:tcPr>
          <w:p w:rsidR="0093191E" w:rsidRPr="00B41F95" w:rsidRDefault="0093191E" w:rsidP="00CD3173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40" w:type="pct"/>
            <w:tcBorders>
              <w:bottom w:val="single" w:sz="8" w:space="0" w:color="404040" w:themeColor="text1" w:themeTint="BF"/>
            </w:tcBorders>
            <w:vAlign w:val="bottom"/>
          </w:tcPr>
          <w:p w:rsidR="0093191E" w:rsidRPr="00B41F95" w:rsidRDefault="0093191E" w:rsidP="00CD3173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8" w:type="pct"/>
            <w:tcBorders>
              <w:bottom w:val="single" w:sz="8" w:space="0" w:color="404040" w:themeColor="text1" w:themeTint="BF"/>
            </w:tcBorders>
            <w:vAlign w:val="bottom"/>
          </w:tcPr>
          <w:p w:rsidR="0093191E" w:rsidRPr="00B41F95" w:rsidRDefault="0093191E" w:rsidP="00CD3173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" w:type="pct"/>
            <w:vAlign w:val="bottom"/>
          </w:tcPr>
          <w:p w:rsidR="0093191E" w:rsidRPr="00B41F95" w:rsidRDefault="0093191E" w:rsidP="00CD3173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5" w:type="pct"/>
            <w:tcBorders>
              <w:bottom w:val="single" w:sz="8" w:space="0" w:color="404040" w:themeColor="text1" w:themeTint="BF"/>
            </w:tcBorders>
            <w:vAlign w:val="bottom"/>
          </w:tcPr>
          <w:p w:rsidR="0093191E" w:rsidRPr="00B41F95" w:rsidRDefault="0093191E" w:rsidP="00CD3173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3191E" w:rsidRPr="00B41F95" w:rsidTr="00CD3173">
        <w:tc>
          <w:tcPr>
            <w:tcW w:w="639" w:type="pct"/>
            <w:tcBorders>
              <w:top w:val="single" w:sz="8" w:space="0" w:color="404040" w:themeColor="text1" w:themeTint="BF"/>
            </w:tcBorders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Approved By</w:t>
            </w:r>
          </w:p>
        </w:tc>
        <w:tc>
          <w:tcPr>
            <w:tcW w:w="1038" w:type="pct"/>
            <w:tcBorders>
              <w:top w:val="single" w:sz="8" w:space="0" w:color="404040" w:themeColor="text1" w:themeTint="BF"/>
            </w:tcBorders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6" w:type="pct"/>
            <w:tcBorders>
              <w:top w:val="single" w:sz="8" w:space="0" w:color="404040" w:themeColor="text1" w:themeTint="BF"/>
            </w:tcBorders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Date</w:t>
            </w:r>
          </w:p>
        </w:tc>
        <w:tc>
          <w:tcPr>
            <w:tcW w:w="307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40" w:type="pct"/>
            <w:tcBorders>
              <w:top w:val="single" w:sz="8" w:space="0" w:color="404040" w:themeColor="text1" w:themeTint="BF"/>
            </w:tcBorders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Approved By</w:t>
            </w:r>
          </w:p>
        </w:tc>
        <w:tc>
          <w:tcPr>
            <w:tcW w:w="1038" w:type="pct"/>
            <w:tcBorders>
              <w:top w:val="single" w:sz="8" w:space="0" w:color="404040" w:themeColor="text1" w:themeTint="BF"/>
            </w:tcBorders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3" w:type="pct"/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5" w:type="pct"/>
            <w:tcBorders>
              <w:top w:val="single" w:sz="8" w:space="0" w:color="404040" w:themeColor="text1" w:themeTint="BF"/>
            </w:tcBorders>
          </w:tcPr>
          <w:p w:rsidR="0093191E" w:rsidRPr="00B41F95" w:rsidRDefault="0093191E" w:rsidP="00CD317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B41F95">
              <w:rPr>
                <w:rFonts w:ascii="Times New Roman" w:hAnsi="Times New Roman" w:cs="Times New Roman"/>
                <w:sz w:val="24"/>
                <w:szCs w:val="24"/>
              </w:rPr>
              <w:t>Date</w:t>
            </w:r>
          </w:p>
        </w:tc>
      </w:tr>
    </w:tbl>
    <w:p w:rsidR="0093191E" w:rsidRPr="00B41F95" w:rsidRDefault="0093191E" w:rsidP="0093191E">
      <w:pPr>
        <w:rPr>
          <w:rFonts w:ascii="Times New Roman" w:hAnsi="Times New Roman" w:cs="Times New Roman"/>
          <w:sz w:val="24"/>
          <w:szCs w:val="24"/>
        </w:rPr>
      </w:pPr>
    </w:p>
    <w:p w:rsidR="00F2465A" w:rsidRPr="00B41F95" w:rsidRDefault="00F2465A">
      <w:pPr>
        <w:rPr>
          <w:rFonts w:ascii="Times New Roman" w:hAnsi="Times New Roman" w:cs="Times New Roman"/>
          <w:sz w:val="24"/>
          <w:szCs w:val="24"/>
        </w:rPr>
      </w:pPr>
    </w:p>
    <w:sectPr w:rsidR="00F2465A" w:rsidRPr="00B41F95">
      <w:headerReference w:type="default" r:id="rId7"/>
      <w:pgSz w:w="12240" w:h="15840" w:code="1"/>
      <w:pgMar w:top="1440" w:right="1440" w:bottom="1440" w:left="1440" w:header="720" w:footer="86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55878" w:rsidRDefault="00255878">
      <w:pPr>
        <w:spacing w:after="0" w:line="240" w:lineRule="auto"/>
      </w:pPr>
      <w:r>
        <w:separator/>
      </w:r>
    </w:p>
  </w:endnote>
  <w:endnote w:type="continuationSeparator" w:id="0">
    <w:p w:rsidR="00255878" w:rsidRDefault="0025587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55878" w:rsidRDefault="00255878">
      <w:pPr>
        <w:spacing w:after="0" w:line="240" w:lineRule="auto"/>
      </w:pPr>
      <w:r>
        <w:separator/>
      </w:r>
    </w:p>
  </w:footnote>
  <w:footnote w:type="continuationSeparator" w:id="0">
    <w:p w:rsidR="00255878" w:rsidRDefault="0025587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E70C5" w:rsidRDefault="001A4092">
    <w:pPr>
      <w:pStyle w:val="Header"/>
    </w:pPr>
    <w:r>
      <w:rPr>
        <w:noProof/>
        <w:lang w:eastAsia="en-US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0F90E632" wp14:editId="44DBB620">
              <wp:simplePos x="0" y="0"/>
              <wp:positionH relativeFrom="leftMargin">
                <wp:align>right</wp:align>
              </wp:positionH>
              <wp:positionV relativeFrom="bottomMargin">
                <wp:posOffset>0</wp:posOffset>
              </wp:positionV>
              <wp:extent cx="339090" cy="182880"/>
              <wp:effectExtent l="0" t="0" r="3810" b="11430"/>
              <wp:wrapNone/>
              <wp:docPr id="22" name="Text Box 2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39090" cy="18288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8E70C5" w:rsidRDefault="001A4092">
                          <w:pPr>
                            <w:pStyle w:val="Footer"/>
                          </w:pPr>
                          <w:r>
                            <w:fldChar w:fldCharType="begin"/>
                          </w:r>
                          <w:r>
                            <w:instrText xml:space="preserve"> PAGE   \* MERGEFORMAT </w:instrText>
                          </w:r>
                          <w:r>
                            <w:fldChar w:fldCharType="separate"/>
                          </w:r>
                          <w:r w:rsidR="00193408">
                            <w:t>5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F90E632" id="_x0000_t202" coordsize="21600,21600" o:spt="202" path="m,l,21600r21600,l21600,xe">
              <v:stroke joinstyle="miter"/>
              <v:path gradientshapeok="t" o:connecttype="rect"/>
            </v:shapetype>
            <v:shape id="Text Box 22" o:spid="_x0000_s1026" type="#_x0000_t202" style="position:absolute;margin-left:-24.5pt;margin-top:0;width:26.7pt;height:14.4pt;z-index:251659264;visibility:visible;mso-wrap-style:square;mso-width-percent:0;mso-height-percent:0;mso-wrap-distance-left:9pt;mso-wrap-distance-top:0;mso-wrap-distance-right:9pt;mso-wrap-distance-bottom:0;mso-position-horizontal:right;mso-position-horizontal-relative:left-margin-area;mso-position-vertical:absolute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" filled="f" stroked="f" strokeweight=".5pt">
              <v:textbox style="mso-fit-shape-to-text:t" inset="0,0,0,0">
                <w:txbxContent>
                  <w:p w:rsidR="008E70C5" w:rsidRDefault="001A4092">
                    <w:pPr>
                      <w:pStyle w:val="Footer"/>
                    </w:pPr>
                    <w:r>
                      <w:fldChar w:fldCharType="begin"/>
                    </w:r>
                    <w:r>
                      <w:instrText xml:space="preserve"> PAGE   \* MERGEFORMAT </w:instrText>
                    </w:r>
                    <w:r>
                      <w:fldChar w:fldCharType="separate"/>
                    </w:r>
                    <w:r w:rsidR="00193408">
                      <w:t>5</w:t>
                    </w:r>
                    <w: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0037FA"/>
    <w:multiLevelType w:val="hybridMultilevel"/>
    <w:tmpl w:val="2048BB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BD582D"/>
    <w:multiLevelType w:val="hybridMultilevel"/>
    <w:tmpl w:val="E36C5F02"/>
    <w:lvl w:ilvl="0" w:tplc="E6640BB8">
      <w:start w:val="1"/>
      <w:numFmt w:val="decimal"/>
      <w:pStyle w:val="Heading2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2608BA"/>
    <w:multiLevelType w:val="hybridMultilevel"/>
    <w:tmpl w:val="DDE680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DD26B4D"/>
    <w:multiLevelType w:val="hybridMultilevel"/>
    <w:tmpl w:val="6DB64B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F276D4B"/>
    <w:multiLevelType w:val="hybridMultilevel"/>
    <w:tmpl w:val="3C0611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C4241DC"/>
    <w:multiLevelType w:val="hybridMultilevel"/>
    <w:tmpl w:val="AAC24322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D6D0D89"/>
    <w:multiLevelType w:val="hybridMultilevel"/>
    <w:tmpl w:val="FAFC39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0DB1C50"/>
    <w:multiLevelType w:val="hybridMultilevel"/>
    <w:tmpl w:val="E54E8B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22CA5622"/>
    <w:multiLevelType w:val="multilevel"/>
    <w:tmpl w:val="1B6E988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>
    <w:nsid w:val="24534B1F"/>
    <w:multiLevelType w:val="hybridMultilevel"/>
    <w:tmpl w:val="43CEC7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603079E"/>
    <w:multiLevelType w:val="hybridMultilevel"/>
    <w:tmpl w:val="DBF296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20769F0"/>
    <w:multiLevelType w:val="hybridMultilevel"/>
    <w:tmpl w:val="E5E06D64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37020EE8"/>
    <w:multiLevelType w:val="multilevel"/>
    <w:tmpl w:val="A518F8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>
    <w:nsid w:val="3CE44485"/>
    <w:multiLevelType w:val="multilevel"/>
    <w:tmpl w:val="A518F8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>
    <w:nsid w:val="407D2C3E"/>
    <w:multiLevelType w:val="hybridMultilevel"/>
    <w:tmpl w:val="FAE0263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5">
    <w:nsid w:val="41726AE2"/>
    <w:multiLevelType w:val="hybridMultilevel"/>
    <w:tmpl w:val="39D63FD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45384026"/>
    <w:multiLevelType w:val="multilevel"/>
    <w:tmpl w:val="DFD480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>
    <w:nsid w:val="4EDD35D6"/>
    <w:multiLevelType w:val="hybridMultilevel"/>
    <w:tmpl w:val="01E88E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5A315900"/>
    <w:multiLevelType w:val="hybridMultilevel"/>
    <w:tmpl w:val="1B8AF574"/>
    <w:lvl w:ilvl="0" w:tplc="04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">
    <w:nsid w:val="5DD155DF"/>
    <w:multiLevelType w:val="hybridMultilevel"/>
    <w:tmpl w:val="0FB0569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>
    <w:nsid w:val="657E5D71"/>
    <w:multiLevelType w:val="hybridMultilevel"/>
    <w:tmpl w:val="BFBE56B6"/>
    <w:lvl w:ilvl="0" w:tplc="DF622CE6">
      <w:start w:val="1"/>
      <w:numFmt w:val="bullet"/>
      <w:pStyle w:val="ListBullet"/>
      <w:lvlText w:val=""/>
      <w:lvlJc w:val="left"/>
      <w:pPr>
        <w:tabs>
          <w:tab w:val="num" w:pos="360"/>
        </w:tabs>
        <w:ind w:left="432" w:hanging="288"/>
      </w:pPr>
      <w:rPr>
        <w:rFonts w:ascii="Symbol" w:hAnsi="Symbol" w:hint="default"/>
        <w:color w:val="5B9BD5" w:themeColor="accent1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69F35305"/>
    <w:multiLevelType w:val="hybridMultilevel"/>
    <w:tmpl w:val="38A216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6EE23312"/>
    <w:multiLevelType w:val="hybridMultilevel"/>
    <w:tmpl w:val="CCFA23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FE505A7"/>
    <w:multiLevelType w:val="hybridMultilevel"/>
    <w:tmpl w:val="2048BB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1"/>
  </w:num>
  <w:num w:numId="3">
    <w:abstractNumId w:val="14"/>
  </w:num>
  <w:num w:numId="4">
    <w:abstractNumId w:val="21"/>
  </w:num>
  <w:num w:numId="5">
    <w:abstractNumId w:val="9"/>
  </w:num>
  <w:num w:numId="6">
    <w:abstractNumId w:val="17"/>
  </w:num>
  <w:num w:numId="7">
    <w:abstractNumId w:val="7"/>
  </w:num>
  <w:num w:numId="8">
    <w:abstractNumId w:val="3"/>
  </w:num>
  <w:num w:numId="9">
    <w:abstractNumId w:val="22"/>
  </w:num>
  <w:num w:numId="10">
    <w:abstractNumId w:val="4"/>
  </w:num>
  <w:num w:numId="11">
    <w:abstractNumId w:val="2"/>
  </w:num>
  <w:num w:numId="12">
    <w:abstractNumId w:val="10"/>
  </w:num>
  <w:num w:numId="13">
    <w:abstractNumId w:val="16"/>
  </w:num>
  <w:num w:numId="14">
    <w:abstractNumId w:val="15"/>
  </w:num>
  <w:num w:numId="15">
    <w:abstractNumId w:val="6"/>
  </w:num>
  <w:num w:numId="16">
    <w:abstractNumId w:val="19"/>
  </w:num>
  <w:num w:numId="17">
    <w:abstractNumId w:val="8"/>
  </w:num>
  <w:num w:numId="18">
    <w:abstractNumId w:val="13"/>
  </w:num>
  <w:num w:numId="19">
    <w:abstractNumId w:val="23"/>
  </w:num>
  <w:num w:numId="20">
    <w:abstractNumId w:val="12"/>
  </w:num>
  <w:num w:numId="21">
    <w:abstractNumId w:val="18"/>
  </w:num>
  <w:num w:numId="22">
    <w:abstractNumId w:val="0"/>
  </w:num>
  <w:num w:numId="23">
    <w:abstractNumId w:val="11"/>
  </w:num>
  <w:num w:numId="2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F0E44"/>
    <w:rsid w:val="00070C53"/>
    <w:rsid w:val="00092E31"/>
    <w:rsid w:val="000E575C"/>
    <w:rsid w:val="00134FA0"/>
    <w:rsid w:val="00193408"/>
    <w:rsid w:val="001A4092"/>
    <w:rsid w:val="001D7EE1"/>
    <w:rsid w:val="00205142"/>
    <w:rsid w:val="00214BBF"/>
    <w:rsid w:val="00254094"/>
    <w:rsid w:val="00255878"/>
    <w:rsid w:val="002F3ED0"/>
    <w:rsid w:val="00522139"/>
    <w:rsid w:val="00522FDB"/>
    <w:rsid w:val="005A0F64"/>
    <w:rsid w:val="005C23FE"/>
    <w:rsid w:val="00715971"/>
    <w:rsid w:val="0072121D"/>
    <w:rsid w:val="007E2E5B"/>
    <w:rsid w:val="00882056"/>
    <w:rsid w:val="008B6723"/>
    <w:rsid w:val="008C5A8D"/>
    <w:rsid w:val="008D3BF1"/>
    <w:rsid w:val="008E40D1"/>
    <w:rsid w:val="0093191E"/>
    <w:rsid w:val="009614A1"/>
    <w:rsid w:val="009E5B10"/>
    <w:rsid w:val="00A81C0E"/>
    <w:rsid w:val="00B05589"/>
    <w:rsid w:val="00B41F95"/>
    <w:rsid w:val="00B73DAE"/>
    <w:rsid w:val="00B76F27"/>
    <w:rsid w:val="00BA09C0"/>
    <w:rsid w:val="00BE44E4"/>
    <w:rsid w:val="00C72591"/>
    <w:rsid w:val="00C81585"/>
    <w:rsid w:val="00CF6CA5"/>
    <w:rsid w:val="00DD7BE3"/>
    <w:rsid w:val="00DF0E44"/>
    <w:rsid w:val="00E13A8E"/>
    <w:rsid w:val="00E27F2D"/>
    <w:rsid w:val="00F2465A"/>
    <w:rsid w:val="00F704BF"/>
    <w:rsid w:val="00F82A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6B8E7CF-345F-4D0F-B56C-1473C7241F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1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36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3191E"/>
    <w:pPr>
      <w:spacing w:after="180" w:line="288" w:lineRule="auto"/>
    </w:pPr>
    <w:rPr>
      <w:color w:val="404040" w:themeColor="text1" w:themeTint="BF"/>
      <w:sz w:val="18"/>
      <w:szCs w:val="20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93191E"/>
    <w:pPr>
      <w:keepNext/>
      <w:keepLines/>
      <w:spacing w:before="600" w:after="240" w:line="240" w:lineRule="auto"/>
      <w:outlineLvl w:val="0"/>
    </w:pPr>
    <w:rPr>
      <w:b/>
      <w:bCs/>
      <w:caps/>
      <w:color w:val="1F4E79" w:themeColor="accent1" w:themeShade="80"/>
      <w:sz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3191E"/>
    <w:pPr>
      <w:keepNext/>
      <w:keepLines/>
      <w:numPr>
        <w:numId w:val="2"/>
      </w:numPr>
      <w:spacing w:before="360" w:after="120" w:line="240" w:lineRule="auto"/>
      <w:outlineLvl w:val="1"/>
    </w:pPr>
    <w:rPr>
      <w:b/>
      <w:bCs/>
      <w:color w:val="5B9BD5" w:themeColor="accent1"/>
      <w:sz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3191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614A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3191E"/>
    <w:rPr>
      <w:b/>
      <w:bCs/>
      <w:caps/>
      <w:color w:val="1F4E79" w:themeColor="accent1" w:themeShade="80"/>
      <w:sz w:val="28"/>
      <w:szCs w:val="20"/>
      <w:lang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93191E"/>
    <w:rPr>
      <w:b/>
      <w:bCs/>
      <w:color w:val="5B9BD5" w:themeColor="accent1"/>
      <w:sz w:val="24"/>
      <w:szCs w:val="20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93191E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ja-JP"/>
    </w:rPr>
  </w:style>
  <w:style w:type="paragraph" w:styleId="Title">
    <w:name w:val="Title"/>
    <w:basedOn w:val="Normal"/>
    <w:next w:val="Normal"/>
    <w:link w:val="TitleChar"/>
    <w:uiPriority w:val="10"/>
    <w:qFormat/>
    <w:rsid w:val="0093191E"/>
    <w:pPr>
      <w:pBdr>
        <w:left w:val="double" w:sz="18" w:space="4" w:color="1F4E79" w:themeColor="accent1" w:themeShade="80"/>
      </w:pBdr>
      <w:spacing w:after="0" w:line="420" w:lineRule="exact"/>
    </w:pPr>
    <w:rPr>
      <w:rFonts w:asciiTheme="majorHAnsi" w:eastAsiaTheme="majorEastAsia" w:hAnsiTheme="majorHAnsi" w:cstheme="majorBidi"/>
      <w:caps/>
      <w:color w:val="1F4E79" w:themeColor="accent1" w:themeShade="80"/>
      <w:kern w:val="28"/>
      <w:sz w:val="38"/>
    </w:rPr>
  </w:style>
  <w:style w:type="character" w:customStyle="1" w:styleId="TitleChar">
    <w:name w:val="Title Char"/>
    <w:basedOn w:val="DefaultParagraphFont"/>
    <w:link w:val="Title"/>
    <w:uiPriority w:val="10"/>
    <w:rsid w:val="0093191E"/>
    <w:rPr>
      <w:rFonts w:asciiTheme="majorHAnsi" w:eastAsiaTheme="majorEastAsia" w:hAnsiTheme="majorHAnsi" w:cstheme="majorBidi"/>
      <w:caps/>
      <w:color w:val="1F4E79" w:themeColor="accent1" w:themeShade="80"/>
      <w:kern w:val="28"/>
      <w:sz w:val="38"/>
      <w:szCs w:val="20"/>
      <w:lang w:eastAsia="ja-JP"/>
    </w:rPr>
  </w:style>
  <w:style w:type="paragraph" w:styleId="Subtitle">
    <w:name w:val="Subtitle"/>
    <w:basedOn w:val="Normal"/>
    <w:next w:val="Normal"/>
    <w:link w:val="SubtitleChar"/>
    <w:uiPriority w:val="11"/>
    <w:qFormat/>
    <w:rsid w:val="0093191E"/>
    <w:pPr>
      <w:numPr>
        <w:ilvl w:val="1"/>
      </w:numPr>
      <w:pBdr>
        <w:left w:val="double" w:sz="18" w:space="4" w:color="1F4E79" w:themeColor="accent1" w:themeShade="80"/>
      </w:pBdr>
      <w:spacing w:before="80" w:after="0" w:line="280" w:lineRule="exact"/>
    </w:pPr>
    <w:rPr>
      <w:b/>
      <w:bCs/>
      <w:color w:val="5B9BD5" w:themeColor="accent1"/>
      <w:sz w:val="24"/>
    </w:rPr>
  </w:style>
  <w:style w:type="character" w:customStyle="1" w:styleId="SubtitleChar">
    <w:name w:val="Subtitle Char"/>
    <w:basedOn w:val="DefaultParagraphFont"/>
    <w:link w:val="Subtitle"/>
    <w:uiPriority w:val="11"/>
    <w:rsid w:val="0093191E"/>
    <w:rPr>
      <w:b/>
      <w:bCs/>
      <w:color w:val="5B9BD5" w:themeColor="accent1"/>
      <w:sz w:val="24"/>
      <w:szCs w:val="20"/>
      <w:lang w:eastAsia="ja-JP"/>
    </w:rPr>
  </w:style>
  <w:style w:type="paragraph" w:styleId="NoSpacing">
    <w:name w:val="No Spacing"/>
    <w:uiPriority w:val="36"/>
    <w:qFormat/>
    <w:rsid w:val="0093191E"/>
    <w:pPr>
      <w:spacing w:after="0" w:line="240" w:lineRule="auto"/>
    </w:pPr>
    <w:rPr>
      <w:color w:val="404040" w:themeColor="text1" w:themeTint="BF"/>
      <w:sz w:val="18"/>
      <w:szCs w:val="20"/>
      <w:lang w:eastAsia="ja-JP"/>
    </w:rPr>
  </w:style>
  <w:style w:type="paragraph" w:styleId="ListBullet">
    <w:name w:val="List Bullet"/>
    <w:basedOn w:val="Normal"/>
    <w:uiPriority w:val="1"/>
    <w:unhideWhenUsed/>
    <w:qFormat/>
    <w:rsid w:val="0093191E"/>
    <w:pPr>
      <w:numPr>
        <w:numId w:val="1"/>
      </w:numPr>
      <w:spacing w:after="60"/>
    </w:pPr>
  </w:style>
  <w:style w:type="paragraph" w:styleId="Header">
    <w:name w:val="header"/>
    <w:basedOn w:val="Normal"/>
    <w:link w:val="HeaderChar"/>
    <w:uiPriority w:val="99"/>
    <w:unhideWhenUsed/>
    <w:rsid w:val="0093191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3191E"/>
    <w:rPr>
      <w:color w:val="404040" w:themeColor="text1" w:themeTint="BF"/>
      <w:sz w:val="18"/>
      <w:szCs w:val="20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93191E"/>
    <w:pPr>
      <w:spacing w:before="200" w:after="0" w:line="240" w:lineRule="auto"/>
      <w:contextualSpacing/>
      <w:jc w:val="right"/>
    </w:pPr>
    <w:rPr>
      <w:rFonts w:asciiTheme="majorHAnsi" w:eastAsiaTheme="majorEastAsia" w:hAnsiTheme="majorHAnsi" w:cstheme="majorBidi"/>
      <w:noProof/>
      <w:color w:val="1F4E79" w:themeColor="accent1" w:themeShade="80"/>
      <w:sz w:val="20"/>
    </w:rPr>
  </w:style>
  <w:style w:type="character" w:customStyle="1" w:styleId="FooterChar">
    <w:name w:val="Footer Char"/>
    <w:basedOn w:val="DefaultParagraphFont"/>
    <w:link w:val="Footer"/>
    <w:uiPriority w:val="99"/>
    <w:rsid w:val="0093191E"/>
    <w:rPr>
      <w:rFonts w:asciiTheme="majorHAnsi" w:eastAsiaTheme="majorEastAsia" w:hAnsiTheme="majorHAnsi" w:cstheme="majorBidi"/>
      <w:noProof/>
      <w:color w:val="1F4E79" w:themeColor="accent1" w:themeShade="80"/>
      <w:sz w:val="20"/>
      <w:szCs w:val="20"/>
      <w:lang w:eastAsia="ja-JP"/>
    </w:rPr>
  </w:style>
  <w:style w:type="table" w:customStyle="1" w:styleId="ProjectScopeTable">
    <w:name w:val="Project Scope Table"/>
    <w:basedOn w:val="TableNormal"/>
    <w:uiPriority w:val="99"/>
    <w:rsid w:val="0093191E"/>
    <w:pPr>
      <w:spacing w:before="120" w:after="120" w:line="240" w:lineRule="auto"/>
    </w:pPr>
    <w:rPr>
      <w:color w:val="404040" w:themeColor="text1" w:themeTint="BF"/>
      <w:sz w:val="18"/>
      <w:szCs w:val="20"/>
      <w:lang w:eastAsia="ja-JP"/>
    </w:rPr>
    <w:tblPr>
      <w:tblInd w:w="0" w:type="dxa"/>
      <w:tblBorders>
        <w:top w:val="single" w:sz="4" w:space="0" w:color="5B9BD5" w:themeColor="accent1"/>
        <w:left w:val="single" w:sz="4" w:space="0" w:color="5B9BD5" w:themeColor="accent1"/>
        <w:bottom w:val="single" w:sz="4" w:space="0" w:color="5B9BD5" w:themeColor="accent1"/>
        <w:right w:val="single" w:sz="4" w:space="0" w:color="5B9BD5" w:themeColor="accent1"/>
        <w:insideH w:val="single" w:sz="4" w:space="0" w:color="5B9BD5" w:themeColor="accent1"/>
        <w:insideV w:val="single" w:sz="4" w:space="0" w:color="5B9BD5" w:themeColor="accent1"/>
      </w:tblBorders>
      <w:tblCellMar>
        <w:top w:w="0" w:type="dxa"/>
        <w:left w:w="144" w:type="dxa"/>
        <w:bottom w:w="0" w:type="dxa"/>
        <w:right w:w="144" w:type="dxa"/>
      </w:tblCellMar>
    </w:tblPr>
    <w:tblStylePr w:type="firstRow">
      <w:pPr>
        <w:keepNext/>
        <w:wordWrap/>
      </w:pPr>
      <w:rPr>
        <w:b/>
      </w:rPr>
      <w:tblPr/>
      <w:tcPr>
        <w:shd w:val="clear" w:color="auto" w:fill="DEEAF6" w:themeFill="accent1" w:themeFillTint="33"/>
        <w:vAlign w:val="bottom"/>
      </w:tcPr>
    </w:tblStylePr>
    <w:tblStylePr w:type="lastRow">
      <w:rPr>
        <w:b/>
        <w:color w:val="FFFFFF" w:themeColor="background1"/>
      </w:rPr>
      <w:tblPr/>
      <w:tcPr>
        <w:shd w:val="clear" w:color="auto" w:fill="5B9BD5" w:themeFill="accent1"/>
      </w:tcPr>
    </w:tblStylePr>
  </w:style>
  <w:style w:type="paragraph" w:styleId="ListParagraph">
    <w:name w:val="List Paragraph"/>
    <w:basedOn w:val="Normal"/>
    <w:uiPriority w:val="34"/>
    <w:unhideWhenUsed/>
    <w:qFormat/>
    <w:rsid w:val="0093191E"/>
    <w:pPr>
      <w:ind w:left="720"/>
      <w:contextualSpacing/>
    </w:pPr>
  </w:style>
  <w:style w:type="character" w:customStyle="1" w:styleId="citation-context-text">
    <w:name w:val="citation-context-text"/>
    <w:basedOn w:val="DefaultParagraphFont"/>
    <w:rsid w:val="0093191E"/>
  </w:style>
  <w:style w:type="character" w:customStyle="1" w:styleId="Heading4Char">
    <w:name w:val="Heading 4 Char"/>
    <w:basedOn w:val="DefaultParagraphFont"/>
    <w:link w:val="Heading4"/>
    <w:uiPriority w:val="9"/>
    <w:semiHidden/>
    <w:rsid w:val="009614A1"/>
    <w:rPr>
      <w:rFonts w:asciiTheme="majorHAnsi" w:eastAsiaTheme="majorEastAsia" w:hAnsiTheme="majorHAnsi" w:cstheme="majorBidi"/>
      <w:i/>
      <w:iCs/>
      <w:color w:val="2E74B5" w:themeColor="accent1" w:themeShade="BF"/>
      <w:sz w:val="18"/>
      <w:szCs w:val="20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3077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9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3C89CC344BB145AF9AC5A6141B0B96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A47EE8A-4C3B-4E9E-B76A-9C0FAACC7662}"/>
      </w:docPartPr>
      <w:docPartBody>
        <w:p w:rsidR="00FE64EE" w:rsidRDefault="00A572DE" w:rsidP="00A572DE">
          <w:pPr>
            <w:pStyle w:val="3C89CC344BB145AF9AC5A6141B0B96FC"/>
          </w:pPr>
          <w:r>
            <w:t>[Select Dat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572DE"/>
    <w:rsid w:val="008A3C77"/>
    <w:rsid w:val="00951E65"/>
    <w:rsid w:val="00A572DE"/>
    <w:rsid w:val="00E84515"/>
    <w:rsid w:val="00FE64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C89CC344BB145AF9AC5A6141B0B96FC">
    <w:name w:val="3C89CC344BB145AF9AC5A6141B0B96FC"/>
    <w:rsid w:val="00A572DE"/>
  </w:style>
  <w:style w:type="paragraph" w:customStyle="1" w:styleId="4308831E43AB42A4836E0D2862C3BE70">
    <w:name w:val="4308831E43AB42A4836E0D2862C3BE70"/>
    <w:rsid w:val="00A572D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2</TotalTime>
  <Pages>5</Pages>
  <Words>843</Words>
  <Characters>4811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soh</dc:creator>
  <cp:keywords/>
  <dc:description/>
  <cp:lastModifiedBy>Vansoh</cp:lastModifiedBy>
  <cp:revision>17</cp:revision>
  <dcterms:created xsi:type="dcterms:W3CDTF">2018-02-02T09:17:00Z</dcterms:created>
  <dcterms:modified xsi:type="dcterms:W3CDTF">2018-05-10T21:51:00Z</dcterms:modified>
</cp:coreProperties>
</file>